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6B83F2" w14:textId="77777777" w:rsidR="00000000" w:rsidRPr="00D02B85" w:rsidRDefault="00000000" w:rsidP="00D02B85">
      <w:pPr>
        <w:spacing w:after="0"/>
        <w:rPr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88"/>
      </w:tblGrid>
      <w:tr w:rsidR="00F166A0" w:rsidRPr="00763AB7" w14:paraId="65E29E09" w14:textId="77777777" w:rsidTr="3CF17FFE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24B1146F" w14:textId="77777777" w:rsidR="00BC01D1" w:rsidRDefault="00BC01D1" w:rsidP="00BC01D1">
            <w:pPr>
              <w:pStyle w:val="CLIN1HEADING"/>
            </w:pPr>
            <w:r>
              <w:t xml:space="preserve">cLINICAL UTILITY OF MOLECULAR TESTING IN </w:t>
            </w:r>
            <w:r>
              <w:br/>
              <w:t>chronic myeloid leukaemia</w:t>
            </w:r>
          </w:p>
          <w:p w14:paraId="3869A484" w14:textId="77777777" w:rsidR="00BC01D1" w:rsidRDefault="00BC01D1" w:rsidP="00BC01D1">
            <w:pPr>
              <w:pStyle w:val="CLIN2SUBHEADINGS"/>
            </w:pPr>
            <w:r>
              <w:t>DIAGNOSTIC utility</w:t>
            </w:r>
          </w:p>
          <w:p w14:paraId="47D92CA7" w14:textId="77777777" w:rsidR="00BC01D1" w:rsidRPr="00C128B7" w:rsidRDefault="00BC01D1" w:rsidP="00BC01D1">
            <w:pPr>
              <w:pStyle w:val="CLIN3BULLETPOINTS"/>
            </w:pPr>
            <w:r>
              <w:t>Chronic myeloid leukaemia (</w:t>
            </w:r>
            <w:r w:rsidRPr="00C128B7">
              <w:t>CML</w:t>
            </w:r>
            <w:r>
              <w:t>)</w:t>
            </w:r>
            <w:r w:rsidRPr="00C128B7">
              <w:t xml:space="preserve"> is characterised by the </w:t>
            </w:r>
            <w:r>
              <w:t>reciprocal</w:t>
            </w:r>
            <w:r w:rsidRPr="00C128B7">
              <w:t xml:space="preserve"> translocation t(9;22)(q34.1;q11.2), resulting in the </w:t>
            </w:r>
            <w:r>
              <w:rPr>
                <w:i/>
                <w:iCs/>
              </w:rPr>
              <w:t>BCR</w:t>
            </w:r>
            <w:r w:rsidRPr="00262C3F">
              <w:t>::</w:t>
            </w:r>
            <w:r>
              <w:rPr>
                <w:i/>
                <w:iCs/>
              </w:rPr>
              <w:t>ABL1</w:t>
            </w:r>
            <w:r w:rsidRPr="00C128B7">
              <w:t xml:space="preserve"> fusion gene. </w:t>
            </w:r>
          </w:p>
          <w:p w14:paraId="7192CE31" w14:textId="77777777" w:rsidR="00BC01D1" w:rsidRPr="00C128B7" w:rsidRDefault="00BC01D1" w:rsidP="00BC01D1">
            <w:pPr>
              <w:pStyle w:val="CLIN3BULLETPOINTS"/>
            </w:pPr>
            <w:r>
              <w:t>The</w:t>
            </w:r>
            <w:r w:rsidRPr="00C128B7">
              <w:t xml:space="preserve"> p210 </w:t>
            </w:r>
            <w:r>
              <w:rPr>
                <w:iCs/>
              </w:rPr>
              <w:t>BCR::ABL1</w:t>
            </w:r>
            <w:r w:rsidRPr="00A61BFA">
              <w:t xml:space="preserve"> fusion </w:t>
            </w:r>
            <w:r>
              <w:t>protein (p210)</w:t>
            </w:r>
            <w:r w:rsidRPr="00C128B7">
              <w:t xml:space="preserve"> is detected</w:t>
            </w:r>
            <w:r>
              <w:t xml:space="preserve"> in the vast majority of CML cases</w:t>
            </w:r>
            <w:r w:rsidRPr="00C128B7">
              <w:t>, encoded by either e13a2 (b2a2) or e14a2 (b3a2)</w:t>
            </w:r>
            <w:r>
              <w:t xml:space="preserve"> fusion transcripts</w:t>
            </w:r>
            <w:r w:rsidRPr="00C128B7">
              <w:t>, or both</w:t>
            </w:r>
            <w:r>
              <w:fldChar w:fldCharType="begin">
                <w:fldData xml:space="preserve">PEVuZE5vdGU+PENpdGU+PEF1dGhvcj5IYW5mc3RlaW48L0F1dGhvcj48WWVhcj4yMDE0PC9ZZWFy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5mc3RlaW48L0F1dGhvcj48WWVhcj4yMDE0PC9ZZWFy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</w:t>
            </w:r>
            <w:r>
              <w:fldChar w:fldCharType="end"/>
            </w:r>
            <w:r w:rsidRPr="00C128B7">
              <w:t xml:space="preserve">. </w:t>
            </w:r>
          </w:p>
          <w:p w14:paraId="27FD319A" w14:textId="77777777" w:rsidR="00BC01D1" w:rsidRPr="00C128B7" w:rsidRDefault="00BC01D1" w:rsidP="00BC01D1">
            <w:pPr>
              <w:pStyle w:val="CLIN3BULLETPOINTS"/>
            </w:pPr>
            <w:r w:rsidRPr="00C128B7">
              <w:t xml:space="preserve">Rarely, a larger p230 fusion </w:t>
            </w:r>
            <w:r>
              <w:t xml:space="preserve">protein (p230) </w:t>
            </w:r>
            <w:r w:rsidRPr="00C128B7">
              <w:t>is encoded, characterised by prominent neutrophilic maturation and/or thrombocytosis</w:t>
            </w:r>
            <w:r>
              <w:fldChar w:fldCharType="begin">
                <w:fldData xml:space="preserve">PEVuZE5vdGU+PENpdGU+PEF1dGhvcj5QYW5lPC9BdXRob3I+PFllYXI+MTk5NjwvWWVhcj48UmVj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W5lPC9BdXRob3I+PFllYXI+MTk5NjwvWWVhcj48UmVj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2</w:t>
            </w:r>
            <w:r>
              <w:fldChar w:fldCharType="end"/>
            </w:r>
            <w:r w:rsidRPr="00C128B7">
              <w:t>.</w:t>
            </w:r>
          </w:p>
          <w:p w14:paraId="3764A7E7" w14:textId="77777777" w:rsidR="00BC01D1" w:rsidRPr="00C128B7" w:rsidRDefault="00BC01D1" w:rsidP="00BC01D1">
            <w:pPr>
              <w:pStyle w:val="CLIN3BULLETPOINTS"/>
            </w:pPr>
            <w:r>
              <w:t>The</w:t>
            </w:r>
            <w:r w:rsidRPr="00C128B7">
              <w:t xml:space="preserve"> p190 fusion </w:t>
            </w:r>
            <w:r>
              <w:t xml:space="preserve">protein (p190), resulting from the fusion transcript e1a2, is </w:t>
            </w:r>
            <w:r w:rsidRPr="00C128B7">
              <w:t xml:space="preserve">most frequently associated with Ph-positive ALL, </w:t>
            </w:r>
            <w:r>
              <w:t>however it occurs as the sole BCR::ABL1 isoform at diagnosis in a minority of CML cases (1%-2%) and has been associated with monocytosis</w:t>
            </w:r>
            <w:r>
              <w:fldChar w:fldCharType="begin"/>
            </w:r>
            <w:r>
              <w:instrText xml:space="preserve"> ADDIN EN.CITE &lt;EndNote&gt;&lt;Cite&gt;&lt;Author&gt;Melo&lt;/Author&gt;&lt;Year&gt;1994&lt;/Year&gt;&lt;RecNum&gt;3263&lt;/RecNum&gt;&lt;DisplayText&gt;&lt;style face="superscript"&gt;3&lt;/style&gt;&lt;/DisplayText&gt;&lt;record&gt;&lt;rec-number&gt;3263&lt;/rec-number&gt;&lt;foreign-keys&gt;&lt;key app="EN" db-id="5r5fate5w25e5ie0zx2xp0wtrxzs0wvxtdxx" timestamp="1646719523" guid="45dbb056-6fb6-4956-90bf-45d6e2b7b008"&gt;3263&lt;/key&gt;&lt;/foreign-keys&gt;&lt;ref-type name="Journal Article"&gt;17&lt;/ref-type&gt;&lt;contributors&gt;&lt;authors&gt;&lt;author&gt;Melo, J. V.&lt;/author&gt;&lt;author&gt;Myint, H.&lt;/author&gt;&lt;author&gt;Galton, D. A.&lt;/author&gt;&lt;author&gt;Goldman, J. M.&lt;/author&gt;&lt;/authors&gt;&lt;/contributors&gt;&lt;auth-address&gt;Department of Haematology, Royal Postgraduate Medical School, London, UK.&lt;/auth-address&gt;&lt;titles&gt;&lt;title&gt;P190BCR-ABL chronic myeloid leukaemia: the missing link with chronic myelomonocytic leukaemia?&lt;/title&gt;&lt;secondary-title&gt;Leukemia&lt;/secondary-title&gt;&lt;/titles&gt;&lt;periodical&gt;&lt;full-title&gt;Leukemia&lt;/full-title&gt;&lt;/periodical&gt;&lt;pages&gt;208-11&lt;/pages&gt;&lt;volume&gt;8&lt;/volume&gt;&lt;number&gt;1&lt;/number&gt;&lt;edition&gt;1994/01/01&lt;/edition&gt;&lt;keywords&gt;&lt;keyword&gt;Adult&lt;/keyword&gt;&lt;keyword&gt;Aged&lt;/keyword&gt;&lt;keyword&gt;Aged, 80 and over&lt;/keyword&gt;&lt;keyword&gt;Blotting, Southern&lt;/keyword&gt;&lt;keyword&gt;DNA Restriction Enzymes/metabolism&lt;/keyword&gt;&lt;keyword&gt;DNA, Neoplasm/genetics/metabolism&lt;/keyword&gt;&lt;keyword&gt;Female&lt;/keyword&gt;&lt;keyword&gt;Fusion Proteins, bcr-abl/*genetics&lt;/keyword&gt;&lt;keyword&gt;Gene Expression/genetics&lt;/keyword&gt;&lt;keyword&gt;Humans&lt;/keyword&gt;&lt;keyword&gt;Leukemia, Myelogenous, Chronic, BCR-ABL Positive/*genetics/pathology&lt;/keyword&gt;&lt;keyword&gt;Leukemia, Myelomonocytic, Chronic/*genetics/pathology&lt;/keyword&gt;&lt;keyword&gt;Male&lt;/keyword&gt;&lt;keyword&gt;Polymerase Chain Reaction/methods&lt;/keyword&gt;&lt;/keywords&gt;&lt;dates&gt;&lt;year&gt;1994&lt;/year&gt;&lt;pub-dates&gt;&lt;date&gt;Jan&lt;/date&gt;&lt;/pub-dates&gt;&lt;/dates&gt;&lt;isbn&gt;0887-6924 (Print)&amp;#xD;0887-6924 (Linking)&lt;/isbn&gt;&lt;accession-num&gt;8289491&lt;/accession-num&gt;&lt;urls&gt;&lt;related-urls&gt;&lt;url&gt;https://www.ncbi.nlm.nih.gov/pubmed/8289491&lt;/url&gt;&lt;/related-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Pr="00845EFB">
              <w:rPr>
                <w:vertAlign w:val="superscript"/>
              </w:rPr>
              <w:t>3</w:t>
            </w:r>
            <w:r>
              <w:fldChar w:fldCharType="end"/>
            </w:r>
            <w:r>
              <w:t>. The p190 may also be</w:t>
            </w:r>
            <w:r w:rsidRPr="00C128B7">
              <w:t xml:space="preserve"> co-expressed at low levels with</w:t>
            </w:r>
            <w:r>
              <w:t xml:space="preserve"> </w:t>
            </w:r>
            <w:r w:rsidRPr="00C128B7">
              <w:t>p210</w:t>
            </w:r>
            <w:r>
              <w:fldChar w:fldCharType="begin">
                <w:fldData xml:space="preserve">PEVuZE5vdGU+PENpdGU+PEF1dGhvcj52YW4gUmhlZTwvQXV0aG9yPjxZZWFyPjE5OTY8L1llYXI+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2YW4gUmhlZTwvQXV0aG9yPjxZZWFyPjE5OTY8L1llYXI+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4</w:t>
            </w:r>
            <w:r>
              <w:fldChar w:fldCharType="end"/>
            </w:r>
            <w:r>
              <w:t xml:space="preserve">. </w:t>
            </w:r>
            <w:r w:rsidRPr="00C128B7">
              <w:t xml:space="preserve"> </w:t>
            </w:r>
          </w:p>
          <w:p w14:paraId="2B8A2348" w14:textId="77777777" w:rsidR="00BC01D1" w:rsidRDefault="00BC01D1" w:rsidP="00BC01D1">
            <w:pPr>
              <w:pStyle w:val="CLIN3BULLETPOINTS"/>
              <w:spacing w:line="259" w:lineRule="auto"/>
            </w:pPr>
            <w:r>
              <w:t>Accelerated phase CML has been omitted by the WHO 5</w:t>
            </w:r>
            <w:r w:rsidRPr="00231B88">
              <w:rPr>
                <w:vertAlign w:val="superscript"/>
              </w:rPr>
              <w:t>th</w:t>
            </w:r>
            <w:r>
              <w:t xml:space="preserve"> edition as the outcomes are similar to those presenting in chronic phase in the tyrosine kinase inhibitor (TKI) era </w:t>
            </w:r>
            <w:r>
              <w:fldChar w:fldCharType="begin">
                <w:fldData xml:space="preserve">PEVuZE5vdGU+PENpdGU+PFJlY051bT4zNjQ5PC9SZWNOdW0+PERpc3BsYXlUZXh0PjxzdHlsZSBm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FJlY051bT4zNjQ5PC9SZWNOdW0+PERpc3BsYXlUZXh0PjxzdHlsZSBm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5,6</w:t>
            </w:r>
            <w:r>
              <w:fldChar w:fldCharType="end"/>
            </w:r>
            <w:r>
              <w:t xml:space="preserve">. </w:t>
            </w:r>
          </w:p>
          <w:p w14:paraId="6D785D3E" w14:textId="77777777" w:rsidR="00BC01D1" w:rsidRDefault="00BC01D1" w:rsidP="00BC01D1">
            <w:pPr>
              <w:pStyle w:val="CLIN3BULLETPOINTS"/>
            </w:pPr>
            <w:r w:rsidRPr="00C128B7">
              <w:t>Non-</w:t>
            </w:r>
            <w:r>
              <w:rPr>
                <w:i/>
                <w:iCs/>
              </w:rPr>
              <w:t>BCR</w:t>
            </w:r>
            <w:r w:rsidRPr="00262C3F">
              <w:t>::</w:t>
            </w:r>
            <w:r>
              <w:rPr>
                <w:i/>
                <w:iCs/>
              </w:rPr>
              <w:t>ABL1</w:t>
            </w:r>
            <w:r w:rsidRPr="00C128B7">
              <w:t xml:space="preserve"> mutations in other genes are observed in </w:t>
            </w:r>
            <w:r>
              <w:t>a proportion of</w:t>
            </w:r>
            <w:r w:rsidRPr="00C128B7">
              <w:t xml:space="preserve"> chronic phase CML patients, </w:t>
            </w:r>
            <w:r>
              <w:t>including</w:t>
            </w:r>
            <w:r w:rsidRPr="00C128B7">
              <w:t xml:space="preserve"> </w:t>
            </w:r>
            <w:r w:rsidRPr="00C128B7">
              <w:rPr>
                <w:i/>
                <w:iCs/>
              </w:rPr>
              <w:t>ASXL1</w:t>
            </w:r>
            <w:r w:rsidRPr="00FE5F6B">
              <w:t>,</w:t>
            </w:r>
            <w:r>
              <w:rPr>
                <w:i/>
                <w:iCs/>
              </w:rPr>
              <w:t xml:space="preserve"> </w:t>
            </w:r>
            <w:r w:rsidRPr="00C128B7">
              <w:rPr>
                <w:i/>
                <w:iCs/>
              </w:rPr>
              <w:t>TET2</w:t>
            </w:r>
            <w:r>
              <w:rPr>
                <w:iCs/>
              </w:rPr>
              <w:t xml:space="preserve">, </w:t>
            </w:r>
            <w:r w:rsidRPr="00BC53D4">
              <w:rPr>
                <w:iCs/>
              </w:rPr>
              <w:t xml:space="preserve">and </w:t>
            </w:r>
            <w:r w:rsidRPr="00C128B7">
              <w:rPr>
                <w:i/>
                <w:iCs/>
              </w:rPr>
              <w:t>DNMT3A</w:t>
            </w:r>
            <w:r>
              <w:fldChar w:fldCharType="begin">
                <w:fldData xml:space="preserve">PEVuZE5vdGU+PENpdGU+PEF1dGhvcj5BZG5hbi1Bd2FkPC9BdXRob3I+PFllYXI+MjAyMTwvWWVh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ZG5hbi1Bd2FkPC9BdXRob3I+PFllYXI+MjAyMTwvWWVh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7-9</w:t>
            </w:r>
            <w:r>
              <w:fldChar w:fldCharType="end"/>
            </w:r>
            <w:r w:rsidRPr="00C128B7">
              <w:t xml:space="preserve">, but </w:t>
            </w:r>
            <w:r>
              <w:t xml:space="preserve">are </w:t>
            </w:r>
            <w:r w:rsidRPr="00C128B7">
              <w:t>also observed in clonal haematopoiesis of indeterminate potential (CHIP)</w:t>
            </w:r>
            <w:r>
              <w:fldChar w:fldCharType="begin">
                <w:fldData xml:space="preserve">PEVuZE5vdGU+PENpdGU+PEF1dGhvcj5KYWlzd2FsPC9BdXRob3I+PFllYXI+MjAxNDwvWWVhcj48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Wlzd2FsPC9BdXRob3I+PFllYXI+MjAxNDwvWWVhcj48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0</w:t>
            </w:r>
            <w:r>
              <w:fldChar w:fldCharType="end"/>
            </w:r>
            <w:r w:rsidRPr="00C128B7">
              <w:t xml:space="preserve">. </w:t>
            </w:r>
          </w:p>
          <w:p w14:paraId="3D9DF66E" w14:textId="77777777" w:rsidR="00BC01D1" w:rsidRPr="00C128B7" w:rsidRDefault="00BC01D1" w:rsidP="00BC01D1">
            <w:pPr>
              <w:pStyle w:val="CLIN3BULLETPOINTS"/>
            </w:pPr>
            <w:r>
              <w:t>In additional to karoytypic abnormalities, m</w:t>
            </w:r>
            <w:r w:rsidRPr="00C128B7">
              <w:t xml:space="preserve">utations </w:t>
            </w:r>
            <w:r>
              <w:t>may be detected in</w:t>
            </w:r>
            <w:r w:rsidRPr="00C128B7">
              <w:t xml:space="preserve"> blast phase CML includ</w:t>
            </w:r>
            <w:r>
              <w:t>ing</w:t>
            </w:r>
            <w:r w:rsidRPr="00C128B7">
              <w:t xml:space="preserve"> </w:t>
            </w:r>
            <w:r>
              <w:rPr>
                <w:i/>
                <w:iCs/>
              </w:rPr>
              <w:t>BCR</w:t>
            </w:r>
            <w:r w:rsidRPr="00262C3F">
              <w:t>::</w:t>
            </w:r>
            <w:r>
              <w:rPr>
                <w:i/>
                <w:iCs/>
              </w:rPr>
              <w:t>ABL1</w:t>
            </w:r>
            <w:r w:rsidRPr="00C128B7">
              <w:t xml:space="preserve"> kinase domain mutations (45%), </w:t>
            </w:r>
            <w:r w:rsidRPr="00C128B7">
              <w:rPr>
                <w:i/>
                <w:iCs/>
              </w:rPr>
              <w:t>RUNX1</w:t>
            </w:r>
            <w:r>
              <w:rPr>
                <w:i/>
                <w:iCs/>
              </w:rPr>
              <w:t xml:space="preserve"> </w:t>
            </w:r>
            <w:r w:rsidRPr="00EC00EF">
              <w:t>(</w:t>
            </w:r>
            <w:r>
              <w:rPr>
                <w:iCs/>
              </w:rPr>
              <w:t>15%-20%)</w:t>
            </w:r>
            <w:r w:rsidRPr="00C128B7">
              <w:t>,</w:t>
            </w:r>
            <w:r>
              <w:t xml:space="preserve"> </w:t>
            </w:r>
            <w:r>
              <w:rPr>
                <w:i/>
              </w:rPr>
              <w:t xml:space="preserve">ASXL1 </w:t>
            </w:r>
            <w:r w:rsidRPr="00BC53D4">
              <w:rPr>
                <w:iCs/>
              </w:rPr>
              <w:t>(</w:t>
            </w:r>
            <w:r w:rsidRPr="002C1E9D">
              <w:rPr>
                <w:iCs/>
              </w:rPr>
              <w:t>15</w:t>
            </w:r>
            <w:r>
              <w:rPr>
                <w:iCs/>
              </w:rPr>
              <w:t>%</w:t>
            </w:r>
            <w:r w:rsidRPr="002C1E9D">
              <w:rPr>
                <w:iCs/>
              </w:rPr>
              <w:t>-20%)</w:t>
            </w:r>
            <w:r w:rsidRPr="002C1E9D">
              <w:t>,</w:t>
            </w:r>
            <w:r>
              <w:t xml:space="preserve"> </w:t>
            </w:r>
            <w:r w:rsidRPr="00C128B7">
              <w:t xml:space="preserve">and </w:t>
            </w:r>
            <w:r w:rsidRPr="00C128B7">
              <w:rPr>
                <w:i/>
                <w:iCs/>
              </w:rPr>
              <w:t>IKZF1</w:t>
            </w:r>
            <w:r w:rsidRPr="00C128B7">
              <w:t xml:space="preserve"> </w:t>
            </w:r>
            <w:r>
              <w:t>(deletion or mutation)</w:t>
            </w:r>
            <w:r>
              <w:fldChar w:fldCharType="begin">
                <w:fldData xml:space="preserve">PEVuZE5vdGU+PENpdGU+PEF1dGhvcj5BZG5hbiBBd2FkPC9BdXRob3I+PFllYXI+MjAyMDwvWWVh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ZG5hbiBBd2FkPC9BdXRob3I+PFllYXI+MjAyMDwvWWVh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7,11,12</w:t>
            </w:r>
            <w:r>
              <w:fldChar w:fldCharType="end"/>
            </w:r>
            <w:r w:rsidRPr="00C128B7">
              <w:t xml:space="preserve">. </w:t>
            </w:r>
          </w:p>
          <w:p w14:paraId="7003AACE" w14:textId="77777777" w:rsidR="00BC01D1" w:rsidRDefault="00BC01D1" w:rsidP="00BC01D1">
            <w:pPr>
              <w:pStyle w:val="CLIN2SUBHEADINGS"/>
            </w:pPr>
            <w:r>
              <w:t xml:space="preserve">PROGNOSTIC UTILITY </w:t>
            </w:r>
          </w:p>
          <w:p w14:paraId="57BCA0AA" w14:textId="77777777" w:rsidR="00BC01D1" w:rsidRDefault="00BC01D1" w:rsidP="00BC01D1">
            <w:pPr>
              <w:pStyle w:val="CLIN3BULLETPOINTS"/>
              <w:rPr>
                <w:b/>
                <w:caps/>
              </w:rPr>
            </w:pPr>
            <w:r>
              <w:rPr>
                <w:caps/>
              </w:rPr>
              <w:t>A</w:t>
            </w:r>
            <w:r>
              <w:t>dditional</w:t>
            </w:r>
            <w:r w:rsidRPr="00231B88">
              <w:rPr>
                <w:caps/>
              </w:rPr>
              <w:t xml:space="preserve"> </w:t>
            </w:r>
            <w:r>
              <w:t>chromosomal abnormalities (ACAs) in Philadelphia chromosome-positive cells at diagnosis are associated with an increased risks of progression to blast phase. These ACAs including 3q26.2 rearrangements, monosomy 7, isochromosome 17q and complex karyotype</w:t>
            </w:r>
            <w:r>
              <w:fldChar w:fldCharType="begin"/>
            </w:r>
            <w:r>
              <w:instrText xml:space="preserve"> ADDIN EN.CITE &lt;EndNote&gt;&lt;Cite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>
              <w:fldChar w:fldCharType="separate"/>
            </w:r>
            <w:r w:rsidRPr="00845EFB">
              <w:rPr>
                <w:vertAlign w:val="superscript"/>
              </w:rPr>
              <w:t>5</w:t>
            </w:r>
            <w:r>
              <w:fldChar w:fldCharType="end"/>
            </w:r>
            <w:r>
              <w:t xml:space="preserve">. </w:t>
            </w:r>
          </w:p>
          <w:p w14:paraId="7A6C6F19" w14:textId="77777777" w:rsidR="00BC01D1" w:rsidRDefault="00BC01D1" w:rsidP="00BC01D1">
            <w:pPr>
              <w:pStyle w:val="CLIN3BULLETPOINTS"/>
              <w:rPr>
                <w:b/>
                <w:caps/>
              </w:rPr>
            </w:pPr>
            <w:r w:rsidRPr="007A43C5">
              <w:t xml:space="preserve">Monitoring of the </w:t>
            </w:r>
            <w:r w:rsidRPr="00FE5F6B">
              <w:rPr>
                <w:i/>
                <w:iCs/>
              </w:rPr>
              <w:t>BCR</w:t>
            </w:r>
            <w:r w:rsidRPr="007A43C5">
              <w:t>::</w:t>
            </w:r>
            <w:r w:rsidRPr="00FE5F6B">
              <w:rPr>
                <w:i/>
                <w:iCs/>
              </w:rPr>
              <w:t>ABL1</w:t>
            </w:r>
            <w:r w:rsidRPr="007A43C5">
              <w:t xml:space="preserve"> transcript is crucial to ensure achievement of on-therapy milestones including 3 (≤10%), 6 (&lt;1%), and 12 months (≤0.1%), as well as assessing eligibility for treatment discontinuation, and to detect loss of major molecular remission during treatment-free remission</w:t>
            </w:r>
            <w:r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3</w:t>
            </w:r>
            <w:r>
              <w:fldChar w:fldCharType="end"/>
            </w:r>
            <w:r>
              <w:t xml:space="preserve">. </w:t>
            </w:r>
          </w:p>
          <w:p w14:paraId="2CEF0E04" w14:textId="77777777" w:rsidR="00BC01D1" w:rsidRPr="00231B88" w:rsidRDefault="00BC01D1" w:rsidP="00BC01D1">
            <w:pPr>
              <w:pStyle w:val="CLIN3BULLETPOINTS"/>
            </w:pPr>
            <w:r>
              <w:t xml:space="preserve">Emergence of new ACAs or compound mutations in the kinase domain of </w:t>
            </w:r>
            <w:r w:rsidRPr="001F7D53">
              <w:rPr>
                <w:i/>
                <w:iCs/>
              </w:rPr>
              <w:t>BCR</w:t>
            </w:r>
            <w:r w:rsidRPr="001F7D53">
              <w:t>::</w:t>
            </w:r>
            <w:r w:rsidRPr="001F7D53">
              <w:rPr>
                <w:i/>
                <w:iCs/>
              </w:rPr>
              <w:t>ABL1</w:t>
            </w:r>
            <w:r>
              <w:t xml:space="preserve"> are associated with increased risk of disease progression</w:t>
            </w:r>
            <w:r>
              <w:fldChar w:fldCharType="begin"/>
            </w:r>
            <w:r>
              <w:instrText xml:space="preserve"> ADDIN EN.CITE &lt;EndNote&gt;&lt;Cite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>
              <w:fldChar w:fldCharType="separate"/>
            </w:r>
            <w:r w:rsidRPr="00845EFB">
              <w:rPr>
                <w:vertAlign w:val="superscript"/>
              </w:rPr>
              <w:t>5</w:t>
            </w:r>
            <w:r>
              <w:fldChar w:fldCharType="end"/>
            </w:r>
            <w:r>
              <w:t xml:space="preserve">. </w:t>
            </w:r>
          </w:p>
          <w:p w14:paraId="69F973B6" w14:textId="77777777" w:rsidR="00BC01D1" w:rsidRDefault="00BC01D1" w:rsidP="00BC01D1">
            <w:pPr>
              <w:pStyle w:val="CLIN2SUBHEADINGS"/>
            </w:pPr>
            <w:r>
              <w:t>BIOMARKERS OF RESPONSE TO THERAPY</w:t>
            </w:r>
          </w:p>
          <w:p w14:paraId="21D8F92A" w14:textId="77777777" w:rsidR="00BC01D1" w:rsidRDefault="00BC01D1" w:rsidP="00BC01D1">
            <w:pPr>
              <w:pStyle w:val="CLIN3BULLETPOINTS"/>
            </w:pPr>
            <w:r>
              <w:t xml:space="preserve">The </w:t>
            </w:r>
            <w:r>
              <w:rPr>
                <w:i/>
              </w:rPr>
              <w:t>BCR</w:t>
            </w:r>
            <w:r w:rsidRPr="00262C3F">
              <w:t>::</w:t>
            </w:r>
            <w:r>
              <w:rPr>
                <w:i/>
              </w:rPr>
              <w:t>ABL1</w:t>
            </w:r>
            <w:r>
              <w:t xml:space="preserve"> oncoprotein is the target of TKIs</w:t>
            </w:r>
            <w:r>
              <w:fldChar w:fldCharType="begin">
                <w:fldData xml:space="preserve">PEVuZE5vdGU+PENpdGU+PEF1dGhvcj5PJmFwb3M7QnJpZW48L0F1dGhvcj48WWVhcj4yMDAzPC9Z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JmFwb3M7QnJpZW48L0F1dGhvcj48WWVhcj4yMDAzPC9Z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4-16</w:t>
            </w:r>
            <w:r>
              <w:fldChar w:fldCharType="end"/>
            </w:r>
            <w:r>
              <w:t>.</w:t>
            </w:r>
          </w:p>
          <w:p w14:paraId="1BDB9741" w14:textId="77777777" w:rsidR="00BC01D1" w:rsidRDefault="00BC01D1" w:rsidP="00BC01D1">
            <w:pPr>
              <w:pStyle w:val="CLIN3BULLETPOINTS"/>
            </w:pPr>
            <w:r w:rsidRPr="00C128B7">
              <w:t xml:space="preserve">Acquired </w:t>
            </w:r>
            <w:r>
              <w:t xml:space="preserve">point </w:t>
            </w:r>
            <w:r w:rsidRPr="00C128B7">
              <w:t xml:space="preserve">mutations in the kinase domain of </w:t>
            </w:r>
            <w:r>
              <w:rPr>
                <w:i/>
                <w:iCs/>
              </w:rPr>
              <w:t>BCR</w:t>
            </w:r>
            <w:r w:rsidRPr="00262C3F">
              <w:t>::</w:t>
            </w:r>
            <w:r>
              <w:rPr>
                <w:i/>
                <w:iCs/>
              </w:rPr>
              <w:t>ABL1</w:t>
            </w:r>
            <w:r w:rsidRPr="00C128B7">
              <w:t xml:space="preserve"> </w:t>
            </w:r>
            <w:r>
              <w:t>are a common cause of resistance</w:t>
            </w:r>
            <w:r w:rsidRPr="00C128B7">
              <w:t xml:space="preserve"> </w:t>
            </w:r>
            <w:r>
              <w:t>to</w:t>
            </w:r>
            <w:r w:rsidRPr="00C128B7">
              <w:t xml:space="preserve"> tyrosine kinase inhibit</w:t>
            </w:r>
            <w:r>
              <w:t>ors</w:t>
            </w:r>
            <w:r>
              <w:fldChar w:fldCharType="begin">
                <w:fldData xml:space="preserve">PEVuZE5vdGU+PENpdGU+PEF1dGhvcj5KYWJib3VyPC9BdXRob3I+PFllYXI+MjAwNjwvWWVhcj48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WJib3VyPC9BdXRob3I+PFllYXI+MjAwNjwvWWVhcj48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3,17,18</w:t>
            </w:r>
            <w:r>
              <w:fldChar w:fldCharType="end"/>
            </w:r>
            <w:r w:rsidRPr="00C128B7">
              <w:t xml:space="preserve">. With superior detection sensitivity, NGS </w:t>
            </w:r>
            <w:r>
              <w:t xml:space="preserve">(performed on cDNA) </w:t>
            </w:r>
            <w:r w:rsidRPr="00C128B7">
              <w:t xml:space="preserve">is now recommended over Sanger sequencing </w:t>
            </w:r>
            <w:r>
              <w:t xml:space="preserve">for </w:t>
            </w:r>
            <w:r w:rsidRPr="00C128B7">
              <w:t xml:space="preserve">detection of </w:t>
            </w:r>
            <w:r>
              <w:rPr>
                <w:i/>
                <w:iCs/>
              </w:rPr>
              <w:t>BCR</w:t>
            </w:r>
            <w:r w:rsidRPr="00262C3F">
              <w:t>::</w:t>
            </w:r>
            <w:r>
              <w:rPr>
                <w:i/>
                <w:iCs/>
              </w:rPr>
              <w:t>ABL1</w:t>
            </w:r>
            <w:r w:rsidRPr="00C128B7">
              <w:t xml:space="preserve"> resistance mutations in patients not responding adequately to TKI</w:t>
            </w:r>
            <w:r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b2NoaGF1czwvQXV0aG9yPjxZZWFyPjIwMjA8L1llYXI+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3</w:t>
            </w:r>
            <w:r>
              <w:fldChar w:fldCharType="end"/>
            </w:r>
            <w:r>
              <w:t>.</w:t>
            </w:r>
          </w:p>
          <w:p w14:paraId="524647AB" w14:textId="77777777" w:rsidR="00BC01D1" w:rsidRDefault="00BC01D1" w:rsidP="00BC01D1">
            <w:pPr>
              <w:pStyle w:val="CLIN3BULLETPOINTS"/>
            </w:pPr>
            <w:r>
              <w:t xml:space="preserve">Specific </w:t>
            </w:r>
            <w:r w:rsidRPr="00BC53D4">
              <w:rPr>
                <w:i/>
              </w:rPr>
              <w:t>ABL1</w:t>
            </w:r>
            <w:r>
              <w:t xml:space="preserve"> mutations have differing reported sensitivities to available TKIs and these should be considered when selecting a TKI</w:t>
            </w:r>
            <w:r>
              <w:fldChar w:fldCharType="begin">
                <w:fldData xml:space="preserve">PEVuZE5vdGU+PENpdGU+PEF1dGhvcj5CcmFuZm9yZDwvQXV0aG9yPjxZZWFyPjIwMDk8L1llYXI+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uZm9yZDwvQXV0aG9yPjxZZWFyPjIwMDk8L1llYXI+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19</w:t>
            </w:r>
            <w:r>
              <w:fldChar w:fldCharType="end"/>
            </w:r>
            <w:r>
              <w:t>.</w:t>
            </w:r>
          </w:p>
          <w:p w14:paraId="6D3847A8" w14:textId="77777777" w:rsidR="00BC01D1" w:rsidRDefault="00BC01D1" w:rsidP="00BC01D1">
            <w:pPr>
              <w:pStyle w:val="CLIN3BULLETPOINTS"/>
            </w:pPr>
            <w:r w:rsidRPr="00FC3AFA">
              <w:t>Ponatinib</w:t>
            </w:r>
            <w:r>
              <w:t xml:space="preserve"> is an effective TKI for CML with an </w:t>
            </w:r>
            <w:r w:rsidRPr="3CF17FFE">
              <w:rPr>
                <w:i/>
                <w:iCs/>
              </w:rPr>
              <w:t xml:space="preserve">ABL1 </w:t>
            </w:r>
            <w:r>
              <w:t>Thr315Ile (</w:t>
            </w:r>
            <w:r w:rsidRPr="3CF17FFE">
              <w:rPr>
                <w:i/>
                <w:iCs/>
              </w:rPr>
              <w:t>BCR</w:t>
            </w:r>
            <w:r>
              <w:t>::</w:t>
            </w:r>
            <w:r w:rsidRPr="3CF17FFE">
              <w:rPr>
                <w:i/>
                <w:iCs/>
              </w:rPr>
              <w:t>ABL1</w:t>
            </w:r>
            <w:r w:rsidRPr="3CF17FFE">
              <w:rPr>
                <w:vertAlign w:val="superscript"/>
              </w:rPr>
              <w:t>T315I</w:t>
            </w:r>
            <w:r>
              <w:t>) mutation which confers resistance to both nilotinib and dasatinib</w:t>
            </w:r>
            <w:r>
              <w:fldChar w:fldCharType="begin">
                <w:fldData xml:space="preserve">PEVuZE5vdGU+PENpdGU+PEF1dGhvcj5Db3J0ZXM8L0F1dGhvcj48WWVhcj4yMDEzPC9ZZWFyPjxS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3J0ZXM8L0F1dGhvcj48WWVhcj4yMDEzPC9ZZWFyPjxS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45EFB">
              <w:rPr>
                <w:vertAlign w:val="superscript"/>
              </w:rPr>
              <w:t>20</w:t>
            </w:r>
            <w:r>
              <w:fldChar w:fldCharType="end"/>
            </w:r>
            <w:r>
              <w:t>.</w:t>
            </w:r>
          </w:p>
          <w:p w14:paraId="2321DE63" w14:textId="77777777" w:rsidR="00BC01D1" w:rsidRDefault="00BC01D1" w:rsidP="00BC01D1">
            <w:pPr>
              <w:pStyle w:val="CLIN3BULLETPOINTS"/>
              <w:spacing w:line="259" w:lineRule="auto"/>
            </w:pPr>
            <w:r w:rsidRPr="3CF17FFE">
              <w:t>Asciminib, a first-in-class alloste</w:t>
            </w:r>
            <w:r>
              <w:t>r</w:t>
            </w:r>
            <w:r w:rsidRPr="3CF17FFE">
              <w:t xml:space="preserve">ic inhibitor specifically targeting the ABL myristoyl pocket (aka STAMP), is effective in CML with kinase domain mutations conferring resistance to TKI, including </w:t>
            </w:r>
            <w:r w:rsidRPr="00D165D8">
              <w:rPr>
                <w:i/>
                <w:iCs/>
              </w:rPr>
              <w:t xml:space="preserve">ABL1 </w:t>
            </w:r>
            <w:r w:rsidRPr="00256715">
              <w:t>Thr315Ile. However, secondary resistance to asciminib has been reported due to acquired myristoyl pocket mutations</w:t>
            </w:r>
            <w:r w:rsidRPr="00256715">
              <w:fldChar w:fldCharType="begin">
                <w:fldData xml:space="preserve">PEVuZE5vdGU+PENpdGU+PEF1dGhvcj5ZZXVuZzwvQXV0aG9yPjxZZWFyPjIwMjI8L1llYXI+PFJl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</w:fldData>
              </w:fldChar>
            </w:r>
            <w:r w:rsidRPr="00256715">
              <w:instrText xml:space="preserve"> ADDIN EN.CITE </w:instrText>
            </w:r>
            <w:r w:rsidRPr="00256715">
              <w:fldChar w:fldCharType="begin">
                <w:fldData xml:space="preserve">PEVuZE5vdGU+PENpdGU+PEF1dGhvcj5ZZXVuZzwvQXV0aG9yPjxZZWFyPjIwMjI8L1llYXI+PFJl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</w:fldData>
              </w:fldChar>
            </w:r>
            <w:r w:rsidRPr="00256715">
              <w:instrText xml:space="preserve"> ADDIN EN.CITE.DATA </w:instrText>
            </w:r>
            <w:r w:rsidRPr="00256715">
              <w:fldChar w:fldCharType="end"/>
            </w:r>
            <w:r w:rsidRPr="00256715">
              <w:fldChar w:fldCharType="separate"/>
            </w:r>
            <w:r w:rsidRPr="00256715">
              <w:rPr>
                <w:vertAlign w:val="superscript"/>
              </w:rPr>
              <w:t>21</w:t>
            </w:r>
            <w:r w:rsidRPr="00256715">
              <w:fldChar w:fldCharType="end"/>
            </w:r>
            <w:r w:rsidRPr="00256715">
              <w:t xml:space="preserve">. Additionally, primary resistance has been reported with rare transcript isoforms (e13a3 and e14a3) lacking the </w:t>
            </w:r>
            <w:r w:rsidRPr="00256715">
              <w:rPr>
                <w:i/>
                <w:iCs/>
              </w:rPr>
              <w:t>ABL1</w:t>
            </w:r>
            <w:r w:rsidRPr="00256715">
              <w:t xml:space="preserve"> exon 2</w:t>
            </w:r>
            <w:r w:rsidRPr="00256715">
              <w:fldChar w:fldCharType="begin">
                <w:fldData xml:space="preserve">PEVuZE5vdGU+PENpdGU+PEF1dGhvcj5MZXNrZTwvQXV0aG9yPjxZZWFyPjIwMjQ8L1llYXI+PFJl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</w:fldData>
              </w:fldChar>
            </w:r>
            <w:r w:rsidRPr="00256715">
              <w:instrText xml:space="preserve"> ADDIN EN.CITE </w:instrText>
            </w:r>
            <w:r w:rsidRPr="00256715">
              <w:fldChar w:fldCharType="begin">
                <w:fldData xml:space="preserve">PEVuZE5vdGU+PENpdGU+PEF1dGhvcj5MZXNrZTwvQXV0aG9yPjxZZWFyPjIwMjQ8L1llYXI+PFJl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</w:fldData>
              </w:fldChar>
            </w:r>
            <w:r w:rsidRPr="00256715">
              <w:instrText xml:space="preserve"> ADDIN EN.CITE.DATA </w:instrText>
            </w:r>
            <w:r w:rsidRPr="00256715">
              <w:fldChar w:fldCharType="end"/>
            </w:r>
            <w:r w:rsidRPr="00256715">
              <w:fldChar w:fldCharType="separate"/>
            </w:r>
            <w:r w:rsidRPr="00256715">
              <w:rPr>
                <w:vertAlign w:val="superscript"/>
              </w:rPr>
              <w:t>22</w:t>
            </w:r>
            <w:r w:rsidRPr="00256715">
              <w:fldChar w:fldCharType="end"/>
            </w:r>
            <w:r w:rsidRPr="00256715">
              <w:t>.</w:t>
            </w:r>
            <w:r>
              <w:t xml:space="preserve">  </w:t>
            </w:r>
          </w:p>
          <w:p w14:paraId="655D343C" w14:textId="77777777" w:rsidR="00BC01D1" w:rsidRDefault="00BC01D1" w:rsidP="00BC01D1">
            <w:pPr>
              <w:pStyle w:val="CLIN2SUBHEADINGS"/>
            </w:pPr>
            <w:r>
              <w:t>REFERENCES</w:t>
            </w:r>
          </w:p>
          <w:p w14:paraId="63AFAF3D" w14:textId="43A9CB72" w:rsidR="00000000" w:rsidRPr="00850347" w:rsidRDefault="00BC01D1" w:rsidP="00BC01D1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256715">
              <w:rPr>
                <w:b/>
              </w:rPr>
              <w:t>1.</w:t>
            </w:r>
            <w:r w:rsidRPr="00256715">
              <w:t xml:space="preserve"> Hanfstein B, et al. Distinct characteristics of e13a2 versus e14a2 BCR-ABL1 driven chronic myeloid leukemia under first-line therapy with imatinib. </w:t>
            </w:r>
            <w:r w:rsidRPr="00256715">
              <w:rPr>
                <w:i/>
              </w:rPr>
              <w:t>Haematologica</w:t>
            </w:r>
            <w:r w:rsidRPr="00256715">
              <w:t xml:space="preserve"> 2014; </w:t>
            </w:r>
            <w:r w:rsidRPr="00256715">
              <w:rPr>
                <w:b/>
              </w:rPr>
              <w:t>99</w:t>
            </w:r>
            <w:r w:rsidRPr="00256715">
              <w:t xml:space="preserve">(9): 1441-7.  </w:t>
            </w:r>
            <w:r w:rsidRPr="00256715">
              <w:rPr>
                <w:b/>
              </w:rPr>
              <w:t>2.</w:t>
            </w:r>
            <w:r w:rsidRPr="00256715">
              <w:t xml:space="preserve"> Pane F, et al. Neutrophilic-chronic myeloid leukemia: a distinct disease with a specific molecular marker (BCR/ABL with C3/A2 junction). </w:t>
            </w:r>
            <w:r w:rsidRPr="00256715">
              <w:rPr>
                <w:i/>
              </w:rPr>
              <w:t>Blood</w:t>
            </w:r>
            <w:r w:rsidRPr="00256715">
              <w:t xml:space="preserve"> 1996; </w:t>
            </w:r>
            <w:r w:rsidRPr="00256715">
              <w:rPr>
                <w:b/>
              </w:rPr>
              <w:t>88</w:t>
            </w:r>
            <w:r w:rsidRPr="00256715">
              <w:t xml:space="preserve">(7): 2410-4.  </w:t>
            </w:r>
            <w:r w:rsidRPr="00256715">
              <w:rPr>
                <w:b/>
              </w:rPr>
              <w:t>3.</w:t>
            </w:r>
            <w:r w:rsidRPr="00256715">
              <w:t xml:space="preserve"> Melo JV, et al. P190BCR-ABL chronic myeloid leukaemia: the missing link with chronic myelomonocytic leukaemia? </w:t>
            </w:r>
            <w:r w:rsidRPr="00256715">
              <w:rPr>
                <w:i/>
              </w:rPr>
              <w:t>Leukemia</w:t>
            </w:r>
            <w:r w:rsidRPr="00256715">
              <w:t xml:space="preserve"> 1994; </w:t>
            </w:r>
            <w:r w:rsidRPr="00256715">
              <w:rPr>
                <w:b/>
              </w:rPr>
              <w:t>8</w:t>
            </w:r>
            <w:r w:rsidRPr="00256715">
              <w:t xml:space="preserve">(1): 208-11.  </w:t>
            </w:r>
            <w:r w:rsidRPr="00256715">
              <w:rPr>
                <w:b/>
              </w:rPr>
              <w:t>4.</w:t>
            </w:r>
            <w:r w:rsidRPr="00256715">
              <w:t xml:space="preserve"> van Rhee F, et al. p190 BCR-ABL mRNA is expressed at low levels in p210-positive chronic myeloid and acute lymphoblastic leukemias. </w:t>
            </w:r>
            <w:r w:rsidRPr="00256715">
              <w:rPr>
                <w:i/>
              </w:rPr>
              <w:t>Blood</w:t>
            </w:r>
            <w:r w:rsidRPr="00256715">
              <w:t xml:space="preserve"> 1996; </w:t>
            </w:r>
            <w:r w:rsidRPr="00256715">
              <w:rPr>
                <w:b/>
              </w:rPr>
              <w:t>87</w:t>
            </w:r>
            <w:r w:rsidRPr="00256715">
              <w:t xml:space="preserve">(12): 5213-7.  </w:t>
            </w:r>
            <w:r w:rsidRPr="00256715">
              <w:rPr>
                <w:b/>
              </w:rPr>
              <w:t>5.</w:t>
            </w:r>
            <w:r w:rsidRPr="00256715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256715">
              <w:rPr>
                <w:b/>
              </w:rPr>
              <w:t>6.</w:t>
            </w:r>
            <w:r w:rsidRPr="00256715">
              <w:t xml:space="preserve"> Geelen IGP, et al. Influence of WHO versus ELN advanced phase chronic myeloid leukemia definitions on overall survival. </w:t>
            </w:r>
            <w:r w:rsidRPr="00256715">
              <w:rPr>
                <w:i/>
              </w:rPr>
              <w:t>Eur J Haematol</w:t>
            </w:r>
            <w:r w:rsidRPr="00256715">
              <w:t xml:space="preserve"> 2017; </w:t>
            </w:r>
            <w:r w:rsidRPr="00256715">
              <w:rPr>
                <w:b/>
              </w:rPr>
              <w:t>99</w:t>
            </w:r>
            <w:r w:rsidRPr="00256715">
              <w:t xml:space="preserve">(4): 381-2.  </w:t>
            </w:r>
            <w:r w:rsidRPr="00256715">
              <w:rPr>
                <w:b/>
              </w:rPr>
              <w:t>7.</w:t>
            </w:r>
            <w:r w:rsidRPr="00256715">
              <w:t xml:space="preserve"> Adnan-Awad S, et al. Mutational landscape of chronic myeloid leukemia: more than a single oncogene leukemia. </w:t>
            </w:r>
            <w:r w:rsidRPr="00256715">
              <w:rPr>
                <w:i/>
              </w:rPr>
              <w:t>Leuk Lymphoma</w:t>
            </w:r>
            <w:r w:rsidRPr="00256715">
              <w:t xml:space="preserve"> 2021; </w:t>
            </w:r>
            <w:r w:rsidRPr="00256715">
              <w:rPr>
                <w:b/>
              </w:rPr>
              <w:t>62</w:t>
            </w:r>
            <w:r w:rsidRPr="00256715">
              <w:t xml:space="preserve">(9): 2064-78.  </w:t>
            </w:r>
            <w:r w:rsidRPr="00256715">
              <w:rPr>
                <w:b/>
              </w:rPr>
              <w:t>8.</w:t>
            </w:r>
            <w:r w:rsidRPr="00256715">
              <w:t xml:space="preserve"> Nteliopoulos G, et al. Somatic variants in epigenetic modifiers can predict failure of response to imatinib but not to second-generation tyrosine kinase inhibitors. </w:t>
            </w:r>
            <w:r w:rsidRPr="00256715">
              <w:rPr>
                <w:i/>
              </w:rPr>
              <w:t>Haematologica</w:t>
            </w:r>
            <w:r w:rsidRPr="00256715">
              <w:t xml:space="preserve"> 2019; </w:t>
            </w:r>
            <w:r w:rsidRPr="00256715">
              <w:rPr>
                <w:b/>
              </w:rPr>
              <w:t>104</w:t>
            </w:r>
            <w:r w:rsidRPr="00256715">
              <w:t xml:space="preserve">(12): 2400-9.  </w:t>
            </w:r>
            <w:r w:rsidRPr="00256715">
              <w:rPr>
                <w:b/>
              </w:rPr>
              <w:t>9.</w:t>
            </w:r>
            <w:r w:rsidRPr="00256715">
              <w:t xml:space="preserve"> Kim T, et al. Spectrum of somatic mutation dynamics in chronic myeloid leukemia following tyrosine kinase inhibitor therapy. </w:t>
            </w:r>
            <w:r w:rsidRPr="00256715">
              <w:rPr>
                <w:i/>
              </w:rPr>
              <w:t>Blood</w:t>
            </w:r>
            <w:r w:rsidRPr="00256715">
              <w:t xml:space="preserve"> 2017; </w:t>
            </w:r>
            <w:r w:rsidRPr="00256715">
              <w:rPr>
                <w:b/>
              </w:rPr>
              <w:t>129</w:t>
            </w:r>
            <w:r w:rsidRPr="00256715">
              <w:t xml:space="preserve">(1): 38-47.  </w:t>
            </w:r>
            <w:r w:rsidRPr="00256715">
              <w:rPr>
                <w:b/>
              </w:rPr>
              <w:t>10.</w:t>
            </w:r>
            <w:r w:rsidRPr="00256715">
              <w:t xml:space="preserve"> Jaiswal S, et al. Age-related clonal hematopoiesis associated with adverse outcomes. </w:t>
            </w:r>
            <w:r w:rsidRPr="00256715">
              <w:rPr>
                <w:i/>
              </w:rPr>
              <w:t>N Engl J Med</w:t>
            </w:r>
            <w:r w:rsidRPr="00256715">
              <w:t xml:space="preserve"> 2014; </w:t>
            </w:r>
            <w:r w:rsidRPr="00256715">
              <w:rPr>
                <w:b/>
              </w:rPr>
              <w:t>371</w:t>
            </w:r>
            <w:r w:rsidRPr="00256715">
              <w:t xml:space="preserve">(26): 2488-98.  </w:t>
            </w:r>
            <w:r w:rsidRPr="00256715">
              <w:rPr>
                <w:b/>
              </w:rPr>
              <w:t>11.</w:t>
            </w:r>
            <w:r w:rsidRPr="00256715">
              <w:t xml:space="preserve"> Adnan Awad S, et al. Mutation accumulation in cancer genes relates to nonoptimal outcome in chronic myeloid leukemia. </w:t>
            </w:r>
            <w:r w:rsidRPr="00256715">
              <w:rPr>
                <w:i/>
              </w:rPr>
              <w:t>Blood Adv</w:t>
            </w:r>
            <w:r w:rsidRPr="00256715">
              <w:t xml:space="preserve"> 2020; </w:t>
            </w:r>
            <w:r w:rsidRPr="00256715">
              <w:rPr>
                <w:b/>
              </w:rPr>
              <w:t>4</w:t>
            </w:r>
            <w:r w:rsidRPr="00256715">
              <w:t xml:space="preserve">(3): 546-59.  </w:t>
            </w:r>
            <w:r w:rsidRPr="00256715">
              <w:rPr>
                <w:b/>
              </w:rPr>
              <w:t>12.</w:t>
            </w:r>
            <w:r w:rsidRPr="00256715">
              <w:t xml:space="preserve"> Grossmann V, et al. A deep-sequencing study of chronic myeloid leukemia patients in blast crisis (BC-CML) detects mutations in 76.9% of cases. </w:t>
            </w:r>
            <w:r w:rsidRPr="00256715">
              <w:rPr>
                <w:i/>
              </w:rPr>
              <w:t>Leukemia</w:t>
            </w:r>
            <w:r w:rsidRPr="00256715">
              <w:t xml:space="preserve"> 2011; </w:t>
            </w:r>
            <w:r w:rsidRPr="00256715">
              <w:rPr>
                <w:b/>
              </w:rPr>
              <w:t>25</w:t>
            </w:r>
            <w:r w:rsidRPr="00256715">
              <w:t xml:space="preserve">(3): 557-60.  </w:t>
            </w:r>
            <w:r w:rsidRPr="00256715">
              <w:rPr>
                <w:b/>
              </w:rPr>
              <w:t>13.</w:t>
            </w:r>
            <w:r w:rsidRPr="00256715">
              <w:t xml:space="preserve"> Hochhaus A, et al. European LeukemiaNet 2020 recommendations for treating chronic myeloid leukemia. </w:t>
            </w:r>
            <w:r w:rsidRPr="00256715">
              <w:rPr>
                <w:i/>
              </w:rPr>
              <w:t>Leukemia</w:t>
            </w:r>
            <w:r w:rsidRPr="00256715">
              <w:t xml:space="preserve"> 2020; </w:t>
            </w:r>
            <w:r w:rsidRPr="00256715">
              <w:rPr>
                <w:b/>
              </w:rPr>
              <w:t>34</w:t>
            </w:r>
            <w:r w:rsidRPr="00256715">
              <w:t xml:space="preserve">(4): 966-84.  </w:t>
            </w:r>
            <w:r w:rsidRPr="00256715">
              <w:rPr>
                <w:b/>
              </w:rPr>
              <w:t>14.</w:t>
            </w:r>
            <w:r w:rsidRPr="00256715">
              <w:t xml:space="preserve"> O'Brien SG, et al. Imatinib compared with interferon and low-dose cytarabine for newly diagnosed chronic-phase chronic myeloid leukemia. </w:t>
            </w:r>
            <w:r w:rsidRPr="00256715">
              <w:rPr>
                <w:i/>
              </w:rPr>
              <w:t>N Engl J Med</w:t>
            </w:r>
            <w:r w:rsidRPr="00256715">
              <w:t xml:space="preserve"> 2003; </w:t>
            </w:r>
            <w:r w:rsidRPr="00256715">
              <w:rPr>
                <w:b/>
              </w:rPr>
              <w:t>348</w:t>
            </w:r>
            <w:r w:rsidRPr="00256715">
              <w:t xml:space="preserve">(11): 994-1004.  </w:t>
            </w:r>
            <w:r w:rsidRPr="00256715">
              <w:rPr>
                <w:b/>
              </w:rPr>
              <w:t>15.</w:t>
            </w:r>
            <w:r w:rsidRPr="00256715">
              <w:t xml:space="preserve"> Saglio G, et al. Nilotinib versus imatinib for newly diagnosed chronic myeloid leukemia. </w:t>
            </w:r>
            <w:r w:rsidRPr="00256715">
              <w:rPr>
                <w:i/>
              </w:rPr>
              <w:t>N Engl J Med</w:t>
            </w:r>
            <w:r w:rsidRPr="00256715">
              <w:t xml:space="preserve"> 2010; </w:t>
            </w:r>
            <w:r w:rsidRPr="00256715">
              <w:rPr>
                <w:b/>
              </w:rPr>
              <w:t>362</w:t>
            </w:r>
            <w:r w:rsidRPr="00256715">
              <w:t xml:space="preserve">(24): 2251-9.  </w:t>
            </w:r>
            <w:r w:rsidRPr="00256715">
              <w:rPr>
                <w:b/>
              </w:rPr>
              <w:t>16.</w:t>
            </w:r>
            <w:r w:rsidRPr="00256715">
              <w:t xml:space="preserve"> Kantarjian H, et al. Dasatinib versus imatinib in newly diagnosed chronic-phase chronic myeloid leukemia. </w:t>
            </w:r>
            <w:r w:rsidRPr="00256715">
              <w:rPr>
                <w:i/>
              </w:rPr>
              <w:t>N Engl J Med</w:t>
            </w:r>
            <w:r w:rsidRPr="00256715">
              <w:t xml:space="preserve"> 2010; </w:t>
            </w:r>
            <w:r w:rsidRPr="00256715">
              <w:rPr>
                <w:b/>
              </w:rPr>
              <w:t>362</w:t>
            </w:r>
            <w:r w:rsidRPr="00256715">
              <w:t xml:space="preserve">(24): 2260-70.  </w:t>
            </w:r>
            <w:r w:rsidRPr="00256715">
              <w:rPr>
                <w:b/>
              </w:rPr>
              <w:t>17.</w:t>
            </w:r>
            <w:r w:rsidRPr="00256715">
              <w:t xml:space="preserve"> Jabbour E, et al. Frequency and clinical significance of BCR-ABL mutations in patients with chronic myeloid leukemia treated with imatinib mesylate. </w:t>
            </w:r>
            <w:r w:rsidRPr="00256715">
              <w:rPr>
                <w:i/>
              </w:rPr>
              <w:t>Leukemia</w:t>
            </w:r>
            <w:r w:rsidRPr="00256715">
              <w:t xml:space="preserve"> 2006; </w:t>
            </w:r>
            <w:r w:rsidRPr="00256715">
              <w:rPr>
                <w:b/>
              </w:rPr>
              <w:t>20</w:t>
            </w:r>
            <w:r w:rsidRPr="00256715">
              <w:t xml:space="preserve">(10): 1767-73.  </w:t>
            </w:r>
            <w:r w:rsidRPr="00256715">
              <w:rPr>
                <w:b/>
              </w:rPr>
              <w:t>18.</w:t>
            </w:r>
            <w:r w:rsidRPr="00256715">
              <w:t xml:space="preserve"> Shah NP, et al. Multiple BCR-ABL kinase domain mutations confer polyclonal resistance to the tyrosine kinase inhibitor imatinib (STI571) in chronic phase and blast crisis chronic myeloid leukemia. </w:t>
            </w:r>
            <w:r w:rsidRPr="00256715">
              <w:rPr>
                <w:i/>
              </w:rPr>
              <w:t>Cancer Cell</w:t>
            </w:r>
            <w:r w:rsidRPr="00256715">
              <w:t xml:space="preserve"> 2002; </w:t>
            </w:r>
            <w:r w:rsidRPr="00256715">
              <w:rPr>
                <w:b/>
              </w:rPr>
              <w:t>2</w:t>
            </w:r>
            <w:r w:rsidRPr="00256715">
              <w:t xml:space="preserve">(2): 117-25.  </w:t>
            </w:r>
            <w:r w:rsidRPr="00256715">
              <w:rPr>
                <w:b/>
              </w:rPr>
              <w:t>19.</w:t>
            </w:r>
            <w:r w:rsidRPr="00256715">
              <w:t xml:space="preserve"> Branford S, et al. Selecting optimal second-line tyrosine kinase inhibitor therapy for chronic myeloid leukemia patients after imatinib failure: does the BCR-ABL mutation status really matter? </w:t>
            </w:r>
            <w:r w:rsidRPr="00256715">
              <w:rPr>
                <w:i/>
              </w:rPr>
              <w:t>Blood</w:t>
            </w:r>
            <w:r w:rsidRPr="00256715">
              <w:t xml:space="preserve"> 2009; </w:t>
            </w:r>
            <w:r w:rsidRPr="00256715">
              <w:rPr>
                <w:b/>
              </w:rPr>
              <w:t>114</w:t>
            </w:r>
            <w:r w:rsidRPr="00256715">
              <w:t xml:space="preserve">(27): 5426-35.  </w:t>
            </w:r>
            <w:r w:rsidRPr="00256715">
              <w:rPr>
                <w:b/>
              </w:rPr>
              <w:t>20.</w:t>
            </w:r>
            <w:r w:rsidRPr="00256715">
              <w:t xml:space="preserve"> Cortes JE, et al. A phase 2 trial of ponatinib in Philadelphia chromosome-positive leukemias. </w:t>
            </w:r>
            <w:r w:rsidRPr="00256715">
              <w:rPr>
                <w:i/>
              </w:rPr>
              <w:t>N Engl J Med</w:t>
            </w:r>
            <w:r w:rsidRPr="00256715">
              <w:t xml:space="preserve"> 2013; </w:t>
            </w:r>
            <w:r w:rsidRPr="00256715">
              <w:rPr>
                <w:b/>
              </w:rPr>
              <w:t>369</w:t>
            </w:r>
            <w:r w:rsidRPr="00256715">
              <w:t xml:space="preserve">(19): 1783-96.  </w:t>
            </w:r>
            <w:r w:rsidRPr="00256715">
              <w:rPr>
                <w:b/>
              </w:rPr>
              <w:t>21.</w:t>
            </w:r>
            <w:r w:rsidRPr="00256715">
              <w:t xml:space="preserve"> Yeung DT, et al. Asciminib: a new therapeutic option in chronic-phase CML with treatment failure. </w:t>
            </w:r>
            <w:r w:rsidRPr="00256715">
              <w:rPr>
                <w:i/>
              </w:rPr>
              <w:t>Blood</w:t>
            </w:r>
            <w:r w:rsidRPr="00256715">
              <w:t xml:space="preserve"> 2022; </w:t>
            </w:r>
            <w:r w:rsidRPr="00256715">
              <w:rPr>
                <w:b/>
              </w:rPr>
              <w:t>139</w:t>
            </w:r>
            <w:r w:rsidRPr="00256715">
              <w:t xml:space="preserve">(24): 3474-9.  </w:t>
            </w:r>
            <w:r w:rsidRPr="00256715">
              <w:rPr>
                <w:b/>
              </w:rPr>
              <w:t>22.</w:t>
            </w:r>
            <w:r w:rsidRPr="00256715">
              <w:t xml:space="preserve"> Leske IB, Hantschel O. The e13a3 (b2a3) and e14a3 (b3a3) BCR::ABL1 isoforms are resistant to asciminib. </w:t>
            </w:r>
            <w:r w:rsidRPr="00256715">
              <w:rPr>
                <w:i/>
              </w:rPr>
              <w:t>Leukemia</w:t>
            </w:r>
            <w:r w:rsidRPr="00256715">
              <w:t xml:space="preserve"> 2024; </w:t>
            </w:r>
            <w:r w:rsidRPr="00256715">
              <w:rPr>
                <w:b/>
              </w:rPr>
              <w:t>38</w:t>
            </w:r>
            <w:r w:rsidRPr="00256715">
              <w:t xml:space="preserve">(9): 2041-5.  </w:t>
            </w: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41D5A82B" w14:textId="77777777" w:rsidR="00000000" w:rsidRPr="00D02B85" w:rsidRDefault="00000000" w:rsidP="00845EFB">
      <w:pPr>
        <w:rPr>
          <w:noProof/>
          <w:sz w:val="6"/>
          <w:szCs w:val="6"/>
        </w:rPr>
      </w:pPr>
    </w:p>
    <w:sectPr w:rsidR="00F166A0" w:rsidRPr="00D02B85" w:rsidSect="00FC3DB3">
      <w:footerReference w:type="default" r:id="rId5"/>
      <w:pgSz w:w="11900" w:h="16840"/>
      <w:pgMar w:top="1674" w:right="851" w:bottom="1134" w:left="851" w:header="680" w:footer="851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A15EDA" w14:textId="77777777" w:rsidR="00000000" w:rsidRPr="00070923" w:rsidRDefault="00000000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3"/>
  </w:num>
  <w:num w:numId="4" w16cid:durableId="578710954">
    <w:abstractNumId w:val="4"/>
  </w:num>
  <w:num w:numId="5" w16cid:durableId="12480802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29613B"/>
    <w:rsid w:val="0029613B"/>
    <w:rsid w:val="00BC01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DDCC1F"/>
  <w15:docId w15:val="{48125EFD-B5E3-4B7E-AE1C-FA148332CB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649</Words>
  <Characters>9405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10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7</cp:revision>
  <dcterms:created xsi:type="dcterms:W3CDTF">2021-10-25T06:18:00Z</dcterms:created>
  <dcterms:modified xsi:type="dcterms:W3CDTF">2024-09-05T04:47:00Z</dcterms:modified>
</cp:coreProperties>
</file>